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5253C" w:rsidRPr="00CC50A6" w:rsidRDefault="00F5253C" w:rsidP="00F5253C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 w:rsidRPr="00B356E1">
        <w:rPr>
          <w:rFonts w:ascii="Times New Roman" w:hAnsi="Times New Roman"/>
          <w:b/>
          <w:sz w:val="24"/>
          <w:szCs w:val="24"/>
        </w:rPr>
        <w:t xml:space="preserve">Table </w:t>
      </w:r>
      <w:r>
        <w:rPr>
          <w:rFonts w:ascii="Times New Roman" w:hAnsi="Times New Roman"/>
          <w:b/>
          <w:sz w:val="24"/>
          <w:szCs w:val="24"/>
        </w:rPr>
        <w:t>S</w:t>
      </w:r>
      <w:r w:rsidRPr="00B356E1">
        <w:rPr>
          <w:rFonts w:ascii="Times New Roman" w:hAnsi="Times New Roman"/>
          <w:b/>
          <w:sz w:val="24"/>
          <w:szCs w:val="24"/>
        </w:rPr>
        <w:t>3:</w:t>
      </w:r>
      <w:r w:rsidRPr="00B356E1">
        <w:rPr>
          <w:rFonts w:ascii="Times New Roman" w:hAnsi="Times New Roman"/>
          <w:sz w:val="24"/>
          <w:szCs w:val="24"/>
        </w:rPr>
        <w:t xml:space="preserve"> Conditional analysis on novel signals in APCAT</w:t>
      </w:r>
    </w:p>
    <w:p w:rsidR="00F5253C" w:rsidRPr="00E64ADE" w:rsidRDefault="00F5253C" w:rsidP="00F5253C">
      <w:pPr>
        <w:spacing w:after="0" w:line="240" w:lineRule="auto"/>
        <w:rPr>
          <w:rFonts w:ascii="Times New Roman" w:hAnsi="Times New Roman"/>
          <w:b/>
          <w:sz w:val="20"/>
          <w:szCs w:val="20"/>
        </w:rPr>
      </w:pPr>
    </w:p>
    <w:tbl>
      <w:tblPr>
        <w:tblW w:w="13679" w:type="dxa"/>
        <w:tblInd w:w="93" w:type="dxa"/>
        <w:tblLook w:val="04A0"/>
      </w:tblPr>
      <w:tblGrid>
        <w:gridCol w:w="3233"/>
        <w:gridCol w:w="2759"/>
        <w:gridCol w:w="2523"/>
        <w:gridCol w:w="2523"/>
        <w:gridCol w:w="2641"/>
      </w:tblGrid>
      <w:tr w:rsidR="00F5253C" w:rsidRPr="00E64ADE" w:rsidTr="003503D8">
        <w:trPr>
          <w:trHeight w:val="1470"/>
        </w:trPr>
        <w:tc>
          <w:tcPr>
            <w:tcW w:w="13679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IL1RL1/IL18R1</w:t>
            </w: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br/>
            </w: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SNP1 = rs13408661 (APCAT signal) &amp; coded allele is G</w:t>
            </w: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br/>
              <w:t xml:space="preserve">SNP2 = rs3771166 (GABRIEL signal)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Nb2ZmYXR0PC9BdXRob3I+PFllYXI+MjAxMDwvWWVhcj48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Nb2ZmYXR0PC9BdXRob3I+PFllYXI+MjAxMDwvWWVhcj48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en-GB" w:eastAsia="en-GB"/>
              </w:rPr>
              <w:t>(E</w:t>
            </w:r>
            <w:hyperlink w:anchor="_ENREF_15" w:tooltip="Moffatt, 2010 #30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lang w:val="en-GB" w:eastAsia="en-GB"/>
                </w:rPr>
                <w:t>1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en-GB"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 xml:space="preserve"> &amp; coded allele is G</w:t>
            </w: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br/>
            </w:r>
            <w:r w:rsidRPr="00E64ADE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val="en-GB" w:eastAsia="en-GB"/>
              </w:rPr>
              <w:t>Distance=31,140 bases and r</w:t>
            </w:r>
            <w:r w:rsidRPr="00E64ADE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vertAlign w:val="superscript"/>
                <w:lang w:val="en-GB" w:eastAsia="en-GB"/>
              </w:rPr>
              <w:t>2</w:t>
            </w:r>
            <w:r w:rsidRPr="00E64ADE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val="en-GB" w:eastAsia="en-GB"/>
              </w:rPr>
              <w:t>=0.157</w:t>
            </w:r>
          </w:p>
        </w:tc>
      </w:tr>
      <w:tr w:rsidR="00F5253C" w:rsidRPr="00E64ADE" w:rsidTr="003503D8">
        <w:trPr>
          <w:trHeight w:val="270"/>
        </w:trPr>
        <w:tc>
          <w:tcPr>
            <w:tcW w:w="323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val="en-GB" w:eastAsia="en-GB"/>
              </w:rPr>
              <w:t> </w:t>
            </w: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  <w:t>FINRISK, H2000, HBC, YFS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  <w:t>FraminghamHS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  <w:t>NFBC66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  <w:t>pooled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Frequency of coded allele of SNP1</w:t>
            </w: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83.59%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83.92%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83.69%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83.81%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Frequency of coded allele of SNP2</w:t>
            </w: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58.97%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62.67%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57.87%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60.02%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SNP1 + covs</w:t>
            </w: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18 (0.99,  1.40); p=6.3e-2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31 (1.11, 1.54); p=1.5e-3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49 (1.17, 1.88); p=1.0e-3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1.29(1.18,1.4);p=3.84E-06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SNP2 + covs</w:t>
            </w: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04 (0.91, 1.17); p=5.8e-1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 xml:space="preserve"> 1.10 (0.98, 1.24); p=1.1e-1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29 (1.10, 1.52); p=1.5e-3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12(1.04,1.19);p=4.7E-03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SNP1 conditional on SNP2 + covs</w:t>
            </w: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21 (0.99, 1.47); p=6.3e-2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31 (1.08, 1.59); p=5.7e-3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33 (1.01, 1.74); p=4.3e-2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1.27(1.15,1.4);p=1.23E-04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SNP2 conditional on SNP1 + covs</w:t>
            </w:r>
          </w:p>
        </w:tc>
        <w:tc>
          <w:tcPr>
            <w:tcW w:w="27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0.97 (0.83, 1.11); p=6.3e-1</w:t>
            </w:r>
          </w:p>
        </w:tc>
        <w:tc>
          <w:tcPr>
            <w:tcW w:w="25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0.99 (0.86, 1.14); p=8.8e-1</w:t>
            </w:r>
          </w:p>
        </w:tc>
        <w:tc>
          <w:tcPr>
            <w:tcW w:w="25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17 (0.97,  1.40); p=9.9e-2</w:t>
            </w:r>
          </w:p>
        </w:tc>
        <w:tc>
          <w:tcPr>
            <w:tcW w:w="2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02(0.93,1.11);p=6.9E-01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</w:p>
        </w:tc>
      </w:tr>
      <w:tr w:rsidR="00F5253C" w:rsidRPr="00E64ADE" w:rsidTr="003503D8">
        <w:trPr>
          <w:trHeight w:val="1470"/>
        </w:trPr>
        <w:tc>
          <w:tcPr>
            <w:tcW w:w="13679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fr-FR" w:eastAsia="en-GB"/>
              </w:rPr>
              <w:t>IL1RL1/IL18R1</w:t>
            </w: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fr-FR" w:eastAsia="en-GB"/>
              </w:rPr>
              <w:br/>
            </w: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fr-FR" w:eastAsia="en-GB"/>
              </w:rPr>
              <w:t>SNP1 = rs13408661 (APCAT signal) &amp; coded allele is G</w:t>
            </w: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fr-FR" w:eastAsia="en-GB"/>
              </w:rPr>
              <w:br/>
              <w:t xml:space="preserve">SNP2 = rs1420101(Gudbjartsson et al.)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HdWRiamFydHNzb248L0F1dGhvcj48WWVhcj4yMDA5PC9Z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HdWRiamFydHNzb248L0F1dGhvcj48WWVhcj4yMDA5PC9Z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en-GB" w:eastAsia="en-GB"/>
              </w:rPr>
              <w:t>(E</w:t>
            </w:r>
            <w:hyperlink w:anchor="_ENREF_22" w:tooltip="Gudbjartsson, 2009 #45" w:history="1">
              <w:r>
                <w:rPr>
                  <w:rFonts w:ascii="Times New Roman" w:eastAsia="Times New Roman" w:hAnsi="Times New Roman"/>
                  <w:noProof/>
                  <w:color w:val="000000"/>
                  <w:sz w:val="20"/>
                  <w:szCs w:val="20"/>
                  <w:lang w:val="en-GB" w:eastAsia="en-GB"/>
                </w:rPr>
                <w:t>2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en-GB"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 xml:space="preserve"> &amp; coded allele is T</w:t>
            </w: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br/>
            </w:r>
            <w:r w:rsidRPr="00E64ADE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val="en-GB" w:eastAsia="en-GB"/>
              </w:rPr>
              <w:t>Distance=2,634 bases and r</w:t>
            </w:r>
            <w:r w:rsidRPr="00E64ADE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vertAlign w:val="superscript"/>
                <w:lang w:val="en-GB" w:eastAsia="en-GB"/>
              </w:rPr>
              <w:t>2</w:t>
            </w:r>
            <w:r w:rsidRPr="00E64ADE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val="en-GB" w:eastAsia="en-GB"/>
              </w:rPr>
              <w:t>=0.053</w:t>
            </w:r>
          </w:p>
        </w:tc>
      </w:tr>
      <w:tr w:rsidR="00F5253C" w:rsidRPr="00E64ADE" w:rsidTr="003503D8">
        <w:trPr>
          <w:trHeight w:val="485"/>
        </w:trPr>
        <w:tc>
          <w:tcPr>
            <w:tcW w:w="323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val="en-GB" w:eastAsia="en-GB"/>
              </w:rPr>
              <w:t> </w:t>
            </w: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  <w:t>FINRISK, H2000, HBC, YFS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  <w:t>FraminghamHS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  <w:t>NFBC66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  <w:t>pooled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Frequency of coded allele of SNP1</w:t>
            </w: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83.59%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83.92%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83.69%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83.81%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Frequency of coded allele of SNP2</w:t>
            </w: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31.95%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39.03%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31.95%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34.45%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SNP1 + covs</w:t>
            </w: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18 (0.99,  1.40); p=6.3e-2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31 (1.11, 1.54); p=1.5e-3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49 (1.17, 1.88); p=1.0e-3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1.29(1.18,1.4);p=3.84E-06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SNP2 + covs</w:t>
            </w: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13 (1.00, 1.26); p=7.1e-1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 xml:space="preserve"> 1.14 (1.02, 1.25); p=3.2e-1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24 (1.09 1.40); p=6.5e-3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16(1.08,1.23);p=2.0E-04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SNP1 conditional on SNP2 + covs</w:t>
            </w: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14 (0.96, 1.32); p=1.6e-1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27 (1.09, 1.44); p=7.7e-3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40 (1.15, 1.64); p=7.83e-3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1.24(1.13,1.35);p=1.5E-04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SNP2 conditional on SNP1 + covs</w:t>
            </w:r>
          </w:p>
        </w:tc>
        <w:tc>
          <w:tcPr>
            <w:tcW w:w="27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09  (0.96, 1.23); p=1.9e-1</w:t>
            </w:r>
          </w:p>
        </w:tc>
        <w:tc>
          <w:tcPr>
            <w:tcW w:w="25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08 (0.96, 1.20); p=2.2e-1</w:t>
            </w:r>
          </w:p>
        </w:tc>
        <w:tc>
          <w:tcPr>
            <w:tcW w:w="25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16 (0.99,  1.32); p=7.8e-2</w:t>
            </w:r>
          </w:p>
        </w:tc>
        <w:tc>
          <w:tcPr>
            <w:tcW w:w="2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10(1.02,1.18);p=1.5E-02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</w:p>
        </w:tc>
      </w:tr>
      <w:tr w:rsidR="00F5253C" w:rsidRPr="00E64ADE" w:rsidTr="003503D8">
        <w:trPr>
          <w:trHeight w:val="1485"/>
        </w:trPr>
        <w:tc>
          <w:tcPr>
            <w:tcW w:w="13679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  <w:lastRenderedPageBreak/>
              <w:t>HLA region</w:t>
            </w: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br/>
            </w: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SNP1= rs9268516 (APCAT signal) &amp; coded allele is T</w:t>
            </w: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br/>
              <w:t xml:space="preserve">SNP2 = rs9272346 (proxy for GABRIEL rs9273349 with </w:t>
            </w:r>
            <w:r w:rsidRPr="00E64ADE">
              <w:rPr>
                <w:rFonts w:ascii="Times New Roman" w:eastAsia="Times New Roman" w:hAnsi="Times New Roman"/>
                <w:i/>
                <w:sz w:val="20"/>
                <w:szCs w:val="20"/>
                <w:lang w:val="en-GB" w:eastAsia="en-GB"/>
              </w:rPr>
              <w:t>r</w:t>
            </w:r>
            <w:r w:rsidRPr="00E64ADE">
              <w:rPr>
                <w:rFonts w:ascii="Times New Roman" w:eastAsia="Times New Roman" w:hAnsi="Times New Roman"/>
                <w:sz w:val="20"/>
                <w:szCs w:val="20"/>
                <w:vertAlign w:val="superscript"/>
                <w:lang w:val="en-GB" w:eastAsia="en-GB"/>
              </w:rPr>
              <w:t>2</w:t>
            </w: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=1) &amp; coded allele is G</w:t>
            </w: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br/>
            </w:r>
            <w:r w:rsidRPr="00E64ADE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val="en-GB" w:eastAsia="en-GB"/>
              </w:rPr>
              <w:t>Distance=224,883 bases and Rsquared=0.336</w:t>
            </w:r>
          </w:p>
        </w:tc>
      </w:tr>
      <w:tr w:rsidR="00F5253C" w:rsidRPr="00E64ADE" w:rsidTr="003503D8">
        <w:trPr>
          <w:trHeight w:val="270"/>
        </w:trPr>
        <w:tc>
          <w:tcPr>
            <w:tcW w:w="323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val="en-GB" w:eastAsia="en-GB"/>
              </w:rPr>
              <w:t> </w:t>
            </w: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  <w:t>FINRISK, H2000, HBC, YFS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  <w:t>FraminghamHS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  <w:t>NFBC66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  <w:t>Pooled</w:t>
            </w:r>
          </w:p>
        </w:tc>
      </w:tr>
      <w:tr w:rsidR="00F5253C" w:rsidRPr="00E64ADE" w:rsidTr="003503D8">
        <w:trPr>
          <w:trHeight w:val="375"/>
        </w:trPr>
        <w:tc>
          <w:tcPr>
            <w:tcW w:w="323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Frequency of coded allele of SNP1</w:t>
            </w: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20.76%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27.25%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22.46%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23.92%</w:t>
            </w:r>
          </w:p>
        </w:tc>
      </w:tr>
      <w:tr w:rsidR="00F5253C" w:rsidRPr="00E64ADE" w:rsidTr="003503D8">
        <w:trPr>
          <w:trHeight w:val="375"/>
        </w:trPr>
        <w:tc>
          <w:tcPr>
            <w:tcW w:w="323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Frequency of coded allele of SNP2</w:t>
            </w: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48.26%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39.94%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51.28%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46.27%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SNP1 + covs</w:t>
            </w: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24 (1.07, 1.43); p=3.6e-3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 xml:space="preserve"> 1.30 (1.14, 1.48); p=5.4e-5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22 (1.01, 1.46); p=3.5e-2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1.26(1.17,1.35);p=1.256E-07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SNP2 + covs</w:t>
            </w: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0.83 (0.73, 0.94); p=2.6e-3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0.91 (0.78, 1.05); p=2.1e-1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0.82 ( 0.7, 0.96); p=1.2e-2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0.83(0.74,0.91);p=2.92E-06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SNP1 conditional on SNP2 + covs</w:t>
            </w: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16 (0.99, 1.35); p=6.6e-2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24 (1.08, 1.42); p=2.1e-3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12 (0.91, 1.37); p=2.8e-1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1.19(1.09,1.28);p=3E-04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SNP2 conditional on SNP1 + covs</w:t>
            </w:r>
          </w:p>
        </w:tc>
        <w:tc>
          <w:tcPr>
            <w:tcW w:w="27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0.87 (0.76, 0.99); p=4.0e-2</w:t>
            </w:r>
          </w:p>
        </w:tc>
        <w:tc>
          <w:tcPr>
            <w:tcW w:w="25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0.91 (0.78, 1.05); p=2.1e-1</w:t>
            </w:r>
          </w:p>
        </w:tc>
        <w:tc>
          <w:tcPr>
            <w:tcW w:w="25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0.85 (0.72, 1.02); p=7.8e-2</w:t>
            </w:r>
          </w:p>
        </w:tc>
        <w:tc>
          <w:tcPr>
            <w:tcW w:w="2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0.88(0.79,0.97);p=3.42E-03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</w:p>
        </w:tc>
      </w:tr>
      <w:tr w:rsidR="00F5253C" w:rsidRPr="00E64ADE" w:rsidTr="003503D8">
        <w:trPr>
          <w:trHeight w:val="1635"/>
        </w:trPr>
        <w:tc>
          <w:tcPr>
            <w:tcW w:w="13679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  <w:t>RORA/SMAD3 region</w:t>
            </w: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br/>
            </w: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 xml:space="preserve">SNP1 = rs11071559 (in </w:t>
            </w:r>
            <w:r w:rsidRPr="00E64ADE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val="en-GB" w:eastAsia="en-GB"/>
              </w:rPr>
              <w:t>RORA</w:t>
            </w: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) &amp; coded allele is T</w:t>
            </w: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br/>
              <w:t xml:space="preserve">SNP2 = rs744910 (in </w:t>
            </w:r>
            <w:r w:rsidRPr="00E64ADE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val="en-GB" w:eastAsia="en-GB"/>
              </w:rPr>
              <w:t>SMAD3</w:t>
            </w: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) &amp; coded allele is G</w:t>
            </w: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br/>
            </w:r>
            <w:r w:rsidRPr="00E64ADE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val="en-GB" w:eastAsia="en-GB"/>
              </w:rPr>
              <w:t xml:space="preserve">Distance=6,376,797 </w:t>
            </w:r>
          </w:p>
        </w:tc>
      </w:tr>
      <w:tr w:rsidR="00F5253C" w:rsidRPr="00E64ADE" w:rsidTr="003503D8">
        <w:trPr>
          <w:trHeight w:val="270"/>
        </w:trPr>
        <w:tc>
          <w:tcPr>
            <w:tcW w:w="3233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val="en-GB" w:eastAsia="en-GB"/>
              </w:rPr>
              <w:t> </w:t>
            </w:r>
          </w:p>
        </w:tc>
        <w:tc>
          <w:tcPr>
            <w:tcW w:w="27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  <w:t>FINRISK, H2000, HBC, YFS</w:t>
            </w:r>
          </w:p>
        </w:tc>
        <w:tc>
          <w:tcPr>
            <w:tcW w:w="25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  <w:t>FraminghamHS</w:t>
            </w:r>
          </w:p>
        </w:tc>
        <w:tc>
          <w:tcPr>
            <w:tcW w:w="25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  <w:t>NFBC66</w:t>
            </w:r>
          </w:p>
        </w:tc>
        <w:tc>
          <w:tcPr>
            <w:tcW w:w="264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en-GB"/>
              </w:rPr>
              <w:t>pooled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Frequency of coded allele of SNP1</w:t>
            </w: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5.53%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3.53%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6.07%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4.86%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Frequency of coded allele of SNP2</w:t>
            </w: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50.81%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48.52%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52.21%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49.76%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SNP1 + covs</w:t>
            </w: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0.86 (0.72, 1.03); p=9.7e-2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0.89 (0.75, 1.06); p=1.8e-1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0.81 (0.65, 1.01); p=6.1e-2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0.86(0.75,0.97);p=6.29E-03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SNP2 + covs</w:t>
            </w: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12 (1.00, 1.27); p=5.8e-2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06 (0.95, 1.19); p=3.0e-1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06 (0.91, 1.24); p=4.5e-1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08(1.01,1.16);p=3.3E-02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SNP1 conditional on SNP2 + covs</w:t>
            </w:r>
          </w:p>
        </w:tc>
        <w:tc>
          <w:tcPr>
            <w:tcW w:w="2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0.86 (0.72, 1.03); p=9.8e-2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0.89 (0.75, 1.06); p=2.0e-1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0.81 (0.65, 1.01); p=5.6e-2</w:t>
            </w:r>
          </w:p>
        </w:tc>
        <w:tc>
          <w:tcPr>
            <w:tcW w:w="264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0.86(0.75,0.97);p=6.09E-03</w:t>
            </w:r>
          </w:p>
        </w:tc>
      </w:tr>
      <w:tr w:rsidR="00F5253C" w:rsidRPr="00E64ADE" w:rsidTr="003503D8">
        <w:trPr>
          <w:trHeight w:val="255"/>
        </w:trPr>
        <w:tc>
          <w:tcPr>
            <w:tcW w:w="3233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:rsidR="00F5253C" w:rsidRPr="00E64ADE" w:rsidRDefault="00F5253C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SNP2 conditional on SNP1 + covs</w:t>
            </w:r>
          </w:p>
        </w:tc>
        <w:tc>
          <w:tcPr>
            <w:tcW w:w="27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12 (1.00, 1.27); p=5.8e-2</w:t>
            </w:r>
          </w:p>
        </w:tc>
        <w:tc>
          <w:tcPr>
            <w:tcW w:w="25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06 (0.95,1.17);p=3.0e-1</w:t>
            </w:r>
          </w:p>
        </w:tc>
        <w:tc>
          <w:tcPr>
            <w:tcW w:w="25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07 (0.92, 1.24); p=4.0e-1</w:t>
            </w:r>
          </w:p>
        </w:tc>
        <w:tc>
          <w:tcPr>
            <w:tcW w:w="2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253C" w:rsidRPr="00E64ADE" w:rsidRDefault="00F5253C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</w:pPr>
            <w:r w:rsidRPr="00E64AD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GB" w:eastAsia="en-GB"/>
              </w:rPr>
              <w:t>1.1(1.01,1.2);p=4.5E-02</w:t>
            </w:r>
          </w:p>
        </w:tc>
      </w:tr>
    </w:tbl>
    <w:p w:rsidR="00784120" w:rsidRDefault="00784120" w:rsidP="00F5253C"/>
    <w:sectPr w:rsidR="00784120" w:rsidSect="00F5253C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doNotDisplayPageBoundaries/>
  <w:defaultTabStop w:val="720"/>
  <w:drawingGridHorizontalSpacing w:val="110"/>
  <w:displayHorizontalDrawingGridEvery w:val="2"/>
  <w:characterSpacingControl w:val="doNotCompress"/>
  <w:compat/>
  <w:rsids>
    <w:rsidRoot w:val="00F5253C"/>
    <w:rsid w:val="00784120"/>
    <w:rsid w:val="00F5253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5253C"/>
    <w:rPr>
      <w:rFonts w:ascii="Calibri" w:eastAsia="Calibri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562</Words>
  <Characters>3209</Characters>
  <Application>Microsoft Office Word</Application>
  <DocSecurity>0</DocSecurity>
  <Lines>26</Lines>
  <Paragraphs>7</Paragraphs>
  <ScaleCrop>false</ScaleCrop>
  <Company>King's College London</Company>
  <LinksUpToDate>false</LinksUpToDate>
  <CharactersWithSpaces>376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ai</dc:creator>
  <cp:lastModifiedBy>adai</cp:lastModifiedBy>
  <cp:revision>1</cp:revision>
  <dcterms:created xsi:type="dcterms:W3CDTF">2012-08-21T09:56:00Z</dcterms:created>
  <dcterms:modified xsi:type="dcterms:W3CDTF">2012-08-21T09:58:00Z</dcterms:modified>
</cp:coreProperties>
</file>